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5"/>
      <w:commentRangeStart w:id="6"/>
      <w:r w:rsidRPr="00FD4C9D">
        <w:rPr>
          <w:rFonts w:ascii="Times New Roman" w:hAnsi="Times New Roman" w:cs="Times New Roman"/>
          <w:b/>
          <w:bCs/>
          <w:caps/>
          <w:sz w:val="24"/>
          <w:szCs w:val="24"/>
        </w:rPr>
        <w:t>Introduction</w:t>
      </w:r>
      <w:commentRangeEnd w:id="5"/>
      <w:r w:rsidR="005B26BD">
        <w:rPr>
          <w:rStyle w:val="CommentReference"/>
        </w:rPr>
        <w:commentReference w:id="5"/>
      </w:r>
      <w:commentRangeEnd w:id="6"/>
      <w:r w:rsidR="005B26BD">
        <w:rPr>
          <w:rStyle w:val="CommentReference"/>
        </w:rPr>
        <w:commentReference w:id="6"/>
      </w:r>
    </w:p>
    <w:p w14:paraId="27DADEBB"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General decline in forest bird populations</w:t>
      </w:r>
      <w:commentRangeEnd w:id="7"/>
      <w:r w:rsidR="00047F31">
        <w:rPr>
          <w:rStyle w:val="CommentReference"/>
        </w:rPr>
        <w:commentReference w:id="7"/>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 xml:space="preserve">Potential role of global climate change </w:t>
      </w:r>
      <w:commentRangeEnd w:id="8"/>
      <w:r w:rsidR="00047F31">
        <w:rPr>
          <w:rStyle w:val="CommentReference"/>
        </w:rPr>
        <w:commentReference w:id="8"/>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9"/>
      <w:r w:rsidRPr="00D77EF1">
        <w:rPr>
          <w:rFonts w:ascii="Times New Roman" w:hAnsi="Times New Roman" w:cs="Times New Roman"/>
          <w:i/>
          <w:sz w:val="24"/>
          <w:szCs w:val="24"/>
        </w:rPr>
        <w:t>Predicted climate changes in the Appalachian Mountains</w:t>
      </w:r>
      <w:commentRangeEnd w:id="9"/>
      <w:r w:rsidR="00047F31">
        <w:rPr>
          <w:rStyle w:val="CommentReference"/>
        </w:rPr>
        <w:commentReference w:id="9"/>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0"/>
      <w:commentRangeStart w:id="11"/>
      <w:r w:rsidRPr="00D77EF1">
        <w:rPr>
          <w:rFonts w:ascii="Times New Roman" w:hAnsi="Times New Roman" w:cs="Times New Roman"/>
          <w:i/>
          <w:sz w:val="24"/>
          <w:szCs w:val="24"/>
        </w:rPr>
        <w:t>Justification</w:t>
      </w:r>
      <w:commentRangeEnd w:id="10"/>
      <w:r w:rsidR="00047F31">
        <w:rPr>
          <w:rStyle w:val="CommentReference"/>
        </w:rPr>
        <w:commentReference w:id="10"/>
      </w:r>
      <w:commentRangeEnd w:id="11"/>
      <w:r w:rsidR="00047F31">
        <w:rPr>
          <w:rStyle w:val="CommentReference"/>
        </w:rPr>
        <w:commentReference w:id="11"/>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w:t>
      </w:r>
      <w:r w:rsidR="002A1E73">
        <w:rPr>
          <w:rFonts w:ascii="Times New Roman" w:hAnsi="Times New Roman" w:cs="Times New Roman"/>
          <w:sz w:val="24"/>
        </w:rPr>
        <w:t>(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3710CDBE"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EAR = year of data collection, ELEV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YEA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ELEV</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3CF5271" w14:textId="4FBB13F4" w:rsidR="000271E3" w:rsidRDefault="000271E3" w:rsidP="005F19A0">
      <w:pPr>
        <w:spacing w:line="276" w:lineRule="auto"/>
        <w:rPr>
          <w:rFonts w:ascii="Times New Roman" w:hAnsi="Times New Roman" w:cs="Times New Roman"/>
          <w:sz w:val="24"/>
          <w:szCs w:val="24"/>
        </w:rPr>
        <w:sectPr w:rsidR="000271E3" w:rsidSect="00CF456E">
          <w:pgSz w:w="15840" w:h="12240" w:orient="landscape"/>
          <w:pgMar w:top="1440" w:right="1440" w:bottom="1440" w:left="1440" w:header="720" w:footer="720" w:gutter="0"/>
          <w:cols w:space="720"/>
          <w:docGrid w:linePitch="360"/>
        </w:sectPr>
      </w:pPr>
    </w:p>
    <w:p w14:paraId="402552CE" w14:textId="77777777" w:rsidR="006839FB" w:rsidRPr="00FD4C9D" w:rsidRDefault="006839FB" w:rsidP="005F19A0">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4AA57D4A" w14:textId="104F708A" w:rsidR="00E27D9E" w:rsidRPr="00FD4C9D"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w:t>
      </w: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5"/>
    </w:p>
    <w:p w14:paraId="63073A38" w14:textId="77777777" w:rsidR="00770046" w:rsidRPr="00FD4C9D" w:rsidRDefault="00770046" w:rsidP="00770046">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F07E0F" w14:textId="7620A6DD" w:rsidR="00525F49" w:rsidRDefault="00525F49" w:rsidP="00956740">
      <w:pPr>
        <w:spacing w:after="0" w:line="276" w:lineRule="auto"/>
        <w:rPr>
          <w:rFonts w:ascii="Courier New" w:hAnsi="Courier New" w:cs="Courier New"/>
          <w:sz w:val="20"/>
          <w:szCs w:val="20"/>
        </w:rPr>
      </w:pPr>
    </w:p>
    <w:p w14:paraId="5DAE6CF0" w14:textId="07960862" w:rsidR="00525F49" w:rsidRDefault="00525F49" w:rsidP="00956740">
      <w:pPr>
        <w:spacing w:after="0" w:line="276" w:lineRule="auto"/>
        <w:rPr>
          <w:rFonts w:ascii="Courier New" w:hAnsi="Courier New" w:cs="Courier New"/>
          <w:sz w:val="20"/>
          <w:szCs w:val="20"/>
        </w:rPr>
      </w:pPr>
    </w:p>
    <w:p w14:paraId="21CC5F3C" w14:textId="386E4D26" w:rsidR="00525F49" w:rsidRDefault="00525F49" w:rsidP="00956740">
      <w:pPr>
        <w:spacing w:after="0" w:line="276" w:lineRule="auto"/>
        <w:rPr>
          <w:rFonts w:ascii="Courier New" w:hAnsi="Courier New" w:cs="Courier New"/>
          <w:sz w:val="20"/>
          <w:szCs w:val="20"/>
        </w:rPr>
      </w:pPr>
    </w:p>
    <w:p w14:paraId="7A928829" w14:textId="627E9988" w:rsidR="00525F49" w:rsidRDefault="00525F49" w:rsidP="00956740">
      <w:pPr>
        <w:spacing w:after="0" w:line="276" w:lineRule="auto"/>
        <w:rPr>
          <w:rFonts w:ascii="Courier New" w:hAnsi="Courier New" w:cs="Courier New"/>
          <w:sz w:val="20"/>
          <w:szCs w:val="20"/>
        </w:rPr>
      </w:pP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Pr>
          <w:rFonts w:ascii="Times New Roman" w:hAnsi="Times New Roman" w:cs="Times New Roman"/>
          <w:b/>
          <w:bCs/>
          <w:sz w:val="24"/>
          <w:szCs w:val="24"/>
        </w:rPr>
        <w:t>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of </w:t>
      </w:r>
      <w:r>
        <w:rPr>
          <w:rFonts w:ascii="Times New Roman" w:hAnsi="Times New Roman" w:cs="Times New Roman"/>
          <w:sz w:val="24"/>
          <w:szCs w:val="24"/>
        </w:rPr>
        <w:t>model information for overall species richness, the 4 guild designations, and the 16 focal</w:t>
      </w:r>
      <w:r>
        <w:rPr>
          <w:rFonts w:ascii="Times New Roman" w:hAnsi="Times New Roman" w:cs="Times New Roman"/>
          <w:sz w:val="24"/>
          <w:szCs w:val="24"/>
        </w:rPr>
        <w:t xml:space="preserve"> forest songbird species considered in the guild richness</w:t>
      </w:r>
      <w:r>
        <w:rPr>
          <w:rFonts w:ascii="Times New Roman" w:hAnsi="Times New Roman" w:cs="Times New Roman"/>
          <w:sz w:val="24"/>
          <w:szCs w:val="24"/>
        </w:rPr>
        <w:t xml:space="preserve"> and focal species</w:t>
      </w:r>
      <w:r>
        <w:rPr>
          <w:rFonts w:ascii="Times New Roman" w:hAnsi="Times New Roman" w:cs="Times New Roman"/>
          <w:sz w:val="24"/>
          <w:szCs w:val="24"/>
        </w:rPr>
        <w:t xml:space="preserve">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 xml:space="preserve">4 guild designations and 16 focal forest songbird species (sorted by guild and family), with corresponding model information that includes the number of chains (Chains), total iterations (Total), </w:t>
      </w:r>
      <w:r w:rsidR="004A758D">
        <w:rPr>
          <w:rFonts w:ascii="Times New Roman" w:hAnsi="Times New Roman" w:cs="Times New Roman"/>
          <w:sz w:val="24"/>
          <w:szCs w:val="24"/>
        </w:rPr>
        <w:t>burn-in</w:t>
      </w:r>
      <w:r w:rsidR="004A758D">
        <w:rPr>
          <w:rFonts w:ascii="Times New Roman" w:hAnsi="Times New Roman" w:cs="Times New Roman"/>
          <w:sz w:val="24"/>
          <w:szCs w:val="24"/>
        </w:rPr>
        <w:t xml:space="preserve"> (Burn)</w:t>
      </w:r>
      <w:r w:rsidR="004A758D">
        <w:rPr>
          <w:rFonts w:ascii="Times New Roman" w:hAnsi="Times New Roman" w:cs="Times New Roman"/>
          <w:sz w:val="24"/>
          <w:szCs w:val="24"/>
        </w:rPr>
        <w:t xml:space="preserve">, </w:t>
      </w:r>
      <w:r w:rsidR="004A758D">
        <w:rPr>
          <w:rFonts w:ascii="Times New Roman" w:hAnsi="Times New Roman" w:cs="Times New Roman"/>
          <w:sz w:val="24"/>
          <w:szCs w:val="24"/>
        </w:rPr>
        <w:t>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08T15:55:00Z" w:initials="h">
    <w:p w14:paraId="57F4B9D6" w14:textId="696213F5"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6"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7"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8"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9"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0"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1"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9E091" w14:textId="77777777" w:rsidR="00011558" w:rsidRDefault="00011558" w:rsidP="000948A3">
      <w:pPr>
        <w:spacing w:after="0" w:line="240" w:lineRule="auto"/>
      </w:pPr>
      <w:r>
        <w:separator/>
      </w:r>
    </w:p>
  </w:endnote>
  <w:endnote w:type="continuationSeparator" w:id="0">
    <w:p w14:paraId="3A14E45F" w14:textId="77777777" w:rsidR="00011558" w:rsidRDefault="00011558"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6EF37" w14:textId="77777777" w:rsidR="00011558" w:rsidRDefault="00011558" w:rsidP="000948A3">
      <w:pPr>
        <w:spacing w:after="0" w:line="240" w:lineRule="auto"/>
      </w:pPr>
      <w:r>
        <w:separator/>
      </w:r>
    </w:p>
  </w:footnote>
  <w:footnote w:type="continuationSeparator" w:id="0">
    <w:p w14:paraId="05551D9D" w14:textId="77777777" w:rsidR="00011558" w:rsidRDefault="00011558"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746A"/>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4"/>
    <w:rsid w:val="001811C8"/>
    <w:rsid w:val="00183410"/>
    <w:rsid w:val="00184724"/>
    <w:rsid w:val="00184AEE"/>
    <w:rsid w:val="00190149"/>
    <w:rsid w:val="0019298D"/>
    <w:rsid w:val="0019474E"/>
    <w:rsid w:val="001960AB"/>
    <w:rsid w:val="001973B6"/>
    <w:rsid w:val="00197978"/>
    <w:rsid w:val="00197F0B"/>
    <w:rsid w:val="001A0DD5"/>
    <w:rsid w:val="001A29F9"/>
    <w:rsid w:val="001A2DDD"/>
    <w:rsid w:val="001A3F28"/>
    <w:rsid w:val="001A40B0"/>
    <w:rsid w:val="001A5DDB"/>
    <w:rsid w:val="001A7537"/>
    <w:rsid w:val="001A7F68"/>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4778"/>
    <w:rsid w:val="00520410"/>
    <w:rsid w:val="005215C4"/>
    <w:rsid w:val="0052482A"/>
    <w:rsid w:val="00524934"/>
    <w:rsid w:val="00524C65"/>
    <w:rsid w:val="00525F49"/>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957A7"/>
    <w:rsid w:val="007A029C"/>
    <w:rsid w:val="007A052C"/>
    <w:rsid w:val="007A1808"/>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B48"/>
    <w:rsid w:val="009968CB"/>
    <w:rsid w:val="00997148"/>
    <w:rsid w:val="00997BC8"/>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930"/>
    <w:rsid w:val="00A642C1"/>
    <w:rsid w:val="00A70765"/>
    <w:rsid w:val="00A7235D"/>
    <w:rsid w:val="00A72731"/>
    <w:rsid w:val="00A727A5"/>
    <w:rsid w:val="00A72D1C"/>
    <w:rsid w:val="00A73F25"/>
    <w:rsid w:val="00A7555F"/>
    <w:rsid w:val="00A77D11"/>
    <w:rsid w:val="00A82A81"/>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A63"/>
    <w:rsid w:val="00F44FBA"/>
    <w:rsid w:val="00F4542A"/>
    <w:rsid w:val="00F5101E"/>
    <w:rsid w:val="00F522AA"/>
    <w:rsid w:val="00F60D60"/>
    <w:rsid w:val="00F6127C"/>
    <w:rsid w:val="00F61618"/>
    <w:rsid w:val="00F65D8E"/>
    <w:rsid w:val="00F72F13"/>
    <w:rsid w:val="00F73DE3"/>
    <w:rsid w:val="00F75E18"/>
    <w:rsid w:val="00F7650D"/>
    <w:rsid w:val="00F776EF"/>
    <w:rsid w:val="00F80C79"/>
    <w:rsid w:val="00F8135D"/>
    <w:rsid w:val="00F830D6"/>
    <w:rsid w:val="00F832EF"/>
    <w:rsid w:val="00F858EC"/>
    <w:rsid w:val="00F866D0"/>
    <w:rsid w:val="00F91FAF"/>
    <w:rsid w:val="00F94CCF"/>
    <w:rsid w:val="00F96F93"/>
    <w:rsid w:val="00FA01FD"/>
    <w:rsid w:val="00FA1392"/>
    <w:rsid w:val="00FA179E"/>
    <w:rsid w:val="00FA2D37"/>
    <w:rsid w:val="00FB10D6"/>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126</Pages>
  <Words>39136</Words>
  <Characters>223077</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51</cp:revision>
  <dcterms:created xsi:type="dcterms:W3CDTF">2022-12-14T18:39:00Z</dcterms:created>
  <dcterms:modified xsi:type="dcterms:W3CDTF">2023-02-1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